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C5B" w:rsidRDefault="003C2C5B" w:rsidP="00B823AA">
      <w:pPr>
        <w:pStyle w:val="Title2"/>
        <w:rPr>
          <w:rFonts w:asciiTheme="majorHAnsi" w:eastAsiaTheme="majorEastAsia" w:hAnsiTheme="majorHAnsi" w:cstheme="majorBidi"/>
        </w:rPr>
      </w:pPr>
      <w:bookmarkStart w:id="0" w:name="_GoBack"/>
      <w:bookmarkEnd w:id="0"/>
      <w:r w:rsidRPr="003C2C5B">
        <w:rPr>
          <w:rFonts w:asciiTheme="majorHAnsi" w:eastAsiaTheme="majorEastAsia" w:hAnsiTheme="majorHAnsi" w:cstheme="majorBidi"/>
        </w:rPr>
        <w:tab/>
      </w: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C878DD" w:rsidRDefault="001528AC" w:rsidP="003F780C">
      <w:pPr>
        <w:pStyle w:val="Title2"/>
        <w:rPr>
          <w:rFonts w:asciiTheme="majorHAnsi" w:eastAsiaTheme="majorEastAsia" w:hAnsiTheme="majorHAnsi" w:cstheme="majorBidi"/>
        </w:rPr>
      </w:pPr>
      <w:r>
        <w:rPr>
          <w:rFonts w:asciiTheme="majorHAnsi" w:eastAsiaTheme="majorEastAsia" w:hAnsiTheme="majorHAnsi" w:cstheme="majorBidi"/>
        </w:rPr>
        <w:t>I will be a Great Educator</w:t>
      </w:r>
    </w:p>
    <w:p w:rsidR="00B823AA" w:rsidRPr="003F780C" w:rsidRDefault="003F780C" w:rsidP="003F780C">
      <w:pPr>
        <w:pStyle w:val="Title2"/>
        <w:rPr>
          <w:rFonts w:asciiTheme="majorHAnsi" w:eastAsiaTheme="majorEastAsia" w:hAnsiTheme="majorHAnsi" w:cstheme="majorBidi"/>
        </w:rPr>
      </w:pPr>
      <w:r>
        <w:rPr>
          <w:rFonts w:asciiTheme="majorHAnsi" w:eastAsiaTheme="majorEastAsia" w:hAnsiTheme="majorHAnsi" w:cstheme="majorBidi"/>
        </w:rPr>
        <w:t>[Author Name]</w:t>
      </w:r>
    </w:p>
    <w:p w:rsidR="00E81978" w:rsidRDefault="000D329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D5090" w:rsidRDefault="008D5090" w:rsidP="0094348A"/>
    <w:p w:rsidR="008D5090" w:rsidRDefault="008D5090" w:rsidP="0094348A"/>
    <w:p w:rsidR="00EB50E7" w:rsidRDefault="00EB50E7" w:rsidP="0094348A"/>
    <w:p w:rsidR="002340E4" w:rsidRDefault="002340E4" w:rsidP="00B05F20"/>
    <w:p w:rsidR="001528AC" w:rsidRDefault="001528AC" w:rsidP="003D55B0">
      <w:pPr>
        <w:ind w:left="720" w:hanging="720"/>
        <w:jc w:val="center"/>
      </w:pPr>
      <w:r w:rsidRPr="001528AC">
        <w:lastRenderedPageBreak/>
        <w:t>I will be a Great Educator</w:t>
      </w:r>
    </w:p>
    <w:p w:rsidR="001528AC" w:rsidRDefault="001528AC" w:rsidP="00C41F19">
      <w:pPr>
        <w:rPr>
          <w:color w:val="000000" w:themeColor="text1"/>
        </w:rPr>
      </w:pPr>
      <w:r w:rsidRPr="001528AC">
        <w:rPr>
          <w:color w:val="000000" w:themeColor="text1"/>
        </w:rPr>
        <w:t xml:space="preserve">A teacher is an individual who helps people to learn and acquire knowledge. </w:t>
      </w:r>
      <w:r w:rsidR="000548AB">
        <w:rPr>
          <w:color w:val="000000" w:themeColor="text1"/>
        </w:rPr>
        <w:fldChar w:fldCharType="begin"/>
      </w:r>
      <w:r w:rsidR="000548AB">
        <w:rPr>
          <w:color w:val="000000" w:themeColor="text1"/>
        </w:rPr>
        <w:instrText xml:space="preserve"> ADDIN ZOTERO_ITEM CSL_CITATION {"citationID":"BB08BSrO","properties":{"formattedCitation":"({\\i{}Teachers vs Educators: Which Are You? - Work in Progress\\uc0\\u8212{}Education Week Teacher}, n.d.)","plainCitation":"(Teachers vs Educators: Which Are You? - Work in Progress—Education Week Teacher, n.d.)","noteIndex":0},"citationItems":[{"id":87,"uris":["http://zotero.org/users/local/sbFMNDWM/items/DY7YIB7I"],"uri":["http://zotero.org/users/local/sbFMNDWM/items/DY7YIB7I"],"itemData":{"id":87,"type":"article-journal","title":"Teachers vs Educators: Which Are You? - Work in Progress - Education Week Teacher","page":"6","source":"Zotero","language":"en"}}],"schema":"https://github.com/citation-style-language/schema/raw/master/csl-citation.json"} </w:instrText>
      </w:r>
      <w:r w:rsidR="000548AB">
        <w:rPr>
          <w:color w:val="000000" w:themeColor="text1"/>
        </w:rPr>
        <w:fldChar w:fldCharType="separate"/>
      </w:r>
      <w:r w:rsidR="000548AB" w:rsidRPr="000548AB">
        <w:rPr>
          <w:rFonts w:ascii="Times New Roman" w:hAnsi="Times New Roman" w:cs="Times New Roman"/>
        </w:rPr>
        <w:t>(</w:t>
      </w:r>
      <w:r w:rsidR="000548AB" w:rsidRPr="000548AB">
        <w:rPr>
          <w:rFonts w:ascii="Times New Roman" w:hAnsi="Times New Roman" w:cs="Times New Roman"/>
          <w:i/>
          <w:iCs/>
        </w:rPr>
        <w:t>Teachers vs Educators: Which Are You? - Work in Progress—Education Week Teacher</w:t>
      </w:r>
      <w:r w:rsidR="000548AB" w:rsidRPr="000548AB">
        <w:rPr>
          <w:rFonts w:ascii="Times New Roman" w:hAnsi="Times New Roman" w:cs="Times New Roman"/>
        </w:rPr>
        <w:t>, n.d.)</w:t>
      </w:r>
      <w:r w:rsidR="000548AB">
        <w:rPr>
          <w:color w:val="000000" w:themeColor="text1"/>
        </w:rPr>
        <w:fldChar w:fldCharType="end"/>
      </w:r>
      <w:r w:rsidRPr="001528AC">
        <w:rPr>
          <w:color w:val="000000" w:themeColor="text1"/>
        </w:rPr>
        <w:t xml:space="preserve">. Educators can have a direct impact on a person’s life it is, therefore, necessary that teachers should act upon what they teach. I have always taught my students to be punctual and to respect other people's cultural backgrounds. I also reflect this teaching upon myself and always try my level best to promote diversity and help students who are struggling with their cultural background issues (Hoover, 2018). According to my opinion, a good teacher must have a firm grip on a subject he or she is teaching. I think that I have this quality as I have a master’s degree in the subject that I teach so I do have a firm grip on the subject. Also, I have a great interest in the subject that I teach so I regularly search for articles and research conducted in my subject to keep myself up to date. Another important quality of an educator is to have strong organizational skills. Time management is a skill that as an educator we demand from our students but most of the teacher failed to implement this on themselves. I have always focused on to manage my time by creating a timetable according to which I plan my whole day. I have an excel sheet in which I have added all the information regarding my class timings and activity timing so that I can avoid any distress. Every student is different from others and therefore the same teaching approach cannot be used on every student. In my class, I have a few students who have learning disabilities. As an educator, it is my job to help every student yet I think that I lack this quality as I was not prepared and have not taken any course where I could learn about teaching skill s that are required to teach disabled students. Although, no one is perfect and I also need a lot of improvement. Thus, to help disable students I have registered to the course where they teach required teaching skill s to help disable students yet still a lot of improvement is required.  </w:t>
      </w:r>
    </w:p>
    <w:p w:rsidR="001528AC" w:rsidRPr="001528AC" w:rsidRDefault="001528AC" w:rsidP="001528AC">
      <w:pPr>
        <w:jc w:val="center"/>
        <w:rPr>
          <w:b/>
          <w:color w:val="000000" w:themeColor="text1"/>
        </w:rPr>
      </w:pPr>
      <w:r w:rsidRPr="001528AC">
        <w:rPr>
          <w:b/>
          <w:color w:val="000000" w:themeColor="text1"/>
        </w:rPr>
        <w:lastRenderedPageBreak/>
        <w:t>References</w:t>
      </w:r>
    </w:p>
    <w:p w:rsidR="001528AC" w:rsidRPr="001528AC" w:rsidRDefault="001528AC" w:rsidP="001528AC">
      <w:pPr>
        <w:ind w:left="720" w:hanging="720"/>
        <w:rPr>
          <w:color w:val="000000" w:themeColor="text1"/>
        </w:rPr>
      </w:pPr>
      <w:r w:rsidRPr="001528AC">
        <w:rPr>
          <w:color w:val="000000" w:themeColor="text1"/>
        </w:rPr>
        <w:t>Hoover, J. J. (2018). Exceptionality, diversity, and educator preparation: Overview of the topical issue. </w:t>
      </w:r>
      <w:r w:rsidRPr="001528AC">
        <w:rPr>
          <w:i/>
          <w:iCs/>
          <w:color w:val="000000" w:themeColor="text1"/>
        </w:rPr>
        <w:t>Teacher Education and Special Education</w:t>
      </w:r>
      <w:r w:rsidRPr="001528AC">
        <w:rPr>
          <w:color w:val="000000" w:themeColor="text1"/>
        </w:rPr>
        <w:t>, </w:t>
      </w:r>
      <w:r w:rsidRPr="001528AC">
        <w:rPr>
          <w:i/>
          <w:iCs/>
          <w:color w:val="000000" w:themeColor="text1"/>
        </w:rPr>
        <w:t>41</w:t>
      </w:r>
      <w:r w:rsidRPr="001528AC">
        <w:rPr>
          <w:color w:val="000000" w:themeColor="text1"/>
        </w:rPr>
        <w:t>(3), 173-175.</w:t>
      </w:r>
    </w:p>
    <w:p w:rsidR="00C41F19" w:rsidRPr="00C41F19" w:rsidRDefault="00C41F19" w:rsidP="00C41F19">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C41F19">
        <w:rPr>
          <w:rFonts w:ascii="Times New Roman" w:hAnsi="Times New Roman" w:cs="Times New Roman"/>
          <w:i/>
          <w:iCs/>
        </w:rPr>
        <w:t>Teachers vs Educators: Which Are You? - Work in Progress—Education Week Teacher</w:t>
      </w:r>
      <w:r w:rsidRPr="00C41F19">
        <w:rPr>
          <w:rFonts w:ascii="Times New Roman" w:hAnsi="Times New Roman" w:cs="Times New Roman"/>
        </w:rPr>
        <w:t>. (n.d.). 6.</w:t>
      </w:r>
    </w:p>
    <w:p w:rsidR="001528AC" w:rsidRPr="001528AC" w:rsidRDefault="00C41F19" w:rsidP="001528AC">
      <w:pPr>
        <w:ind w:left="720" w:hanging="720"/>
        <w:rPr>
          <w:color w:val="000000" w:themeColor="text1"/>
        </w:rPr>
      </w:pPr>
      <w:r>
        <w:rPr>
          <w:color w:val="000000" w:themeColor="text1"/>
        </w:rPr>
        <w:fldChar w:fldCharType="end"/>
      </w:r>
    </w:p>
    <w:p w:rsidR="001528AC" w:rsidRPr="001528AC" w:rsidRDefault="001528AC" w:rsidP="001528AC">
      <w:pPr>
        <w:ind w:left="720" w:hanging="720"/>
        <w:rPr>
          <w:color w:val="000000" w:themeColor="text1"/>
        </w:rPr>
      </w:pPr>
    </w:p>
    <w:p w:rsidR="00066DDB" w:rsidRPr="00066DDB" w:rsidRDefault="00066DDB" w:rsidP="00EB765D">
      <w:pPr>
        <w:ind w:left="720" w:hanging="720"/>
        <w:rPr>
          <w:color w:val="000000" w:themeColor="text1"/>
        </w:rPr>
      </w:pPr>
    </w:p>
    <w:sectPr w:rsidR="00066DDB" w:rsidRPr="00066DDB">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329C" w:rsidRDefault="000D329C">
      <w:pPr>
        <w:spacing w:line="240" w:lineRule="auto"/>
      </w:pPr>
      <w:r>
        <w:separator/>
      </w:r>
    </w:p>
    <w:p w:rsidR="000D329C" w:rsidRDefault="000D329C"/>
  </w:endnote>
  <w:endnote w:type="continuationSeparator" w:id="0">
    <w:p w:rsidR="000D329C" w:rsidRDefault="000D329C">
      <w:pPr>
        <w:spacing w:line="240" w:lineRule="auto"/>
      </w:pPr>
      <w:r>
        <w:continuationSeparator/>
      </w:r>
    </w:p>
    <w:p w:rsidR="000D329C" w:rsidRDefault="000D32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329C" w:rsidRDefault="000D329C">
      <w:pPr>
        <w:spacing w:line="240" w:lineRule="auto"/>
      </w:pPr>
      <w:r>
        <w:separator/>
      </w:r>
    </w:p>
    <w:p w:rsidR="000D329C" w:rsidRDefault="000D329C"/>
  </w:footnote>
  <w:footnote w:type="continuationSeparator" w:id="0">
    <w:p w:rsidR="000D329C" w:rsidRDefault="000D329C">
      <w:pPr>
        <w:spacing w:line="240" w:lineRule="auto"/>
      </w:pPr>
      <w:r>
        <w:continuationSeparator/>
      </w:r>
    </w:p>
    <w:p w:rsidR="000D329C" w:rsidRDefault="000D329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1528AC">
    <w:pPr>
      <w:pStyle w:val="Header"/>
    </w:pPr>
    <w:r>
      <w:rPr>
        <w:rStyle w:val="Strong"/>
      </w:rPr>
      <w:t>EDUCATION</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94739">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1528AC">
      <w:t>EDUCATION</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94739" w:rsidRPr="00A94739">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5D0658"/>
    <w:multiLevelType w:val="hybridMultilevel"/>
    <w:tmpl w:val="D20A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3EB1"/>
    <w:rsid w:val="000042A6"/>
    <w:rsid w:val="000231F5"/>
    <w:rsid w:val="00033C14"/>
    <w:rsid w:val="000548AB"/>
    <w:rsid w:val="00063733"/>
    <w:rsid w:val="00066DDB"/>
    <w:rsid w:val="00081A1D"/>
    <w:rsid w:val="00087A5E"/>
    <w:rsid w:val="00093F7C"/>
    <w:rsid w:val="00097C27"/>
    <w:rsid w:val="000A3398"/>
    <w:rsid w:val="000A40AE"/>
    <w:rsid w:val="000A6E3F"/>
    <w:rsid w:val="000C0193"/>
    <w:rsid w:val="000C0847"/>
    <w:rsid w:val="000C1F77"/>
    <w:rsid w:val="000C2D5E"/>
    <w:rsid w:val="000C4793"/>
    <w:rsid w:val="000D1FD0"/>
    <w:rsid w:val="000D2DA6"/>
    <w:rsid w:val="000D329C"/>
    <w:rsid w:val="000D3F41"/>
    <w:rsid w:val="000D4468"/>
    <w:rsid w:val="000D5A1B"/>
    <w:rsid w:val="000E04F4"/>
    <w:rsid w:val="001043B6"/>
    <w:rsid w:val="0011396C"/>
    <w:rsid w:val="00120D8C"/>
    <w:rsid w:val="001528AC"/>
    <w:rsid w:val="00156E81"/>
    <w:rsid w:val="00180FA6"/>
    <w:rsid w:val="00196288"/>
    <w:rsid w:val="001D131F"/>
    <w:rsid w:val="001D3AEE"/>
    <w:rsid w:val="0021503B"/>
    <w:rsid w:val="0022325E"/>
    <w:rsid w:val="00226F5B"/>
    <w:rsid w:val="002300B3"/>
    <w:rsid w:val="002340E4"/>
    <w:rsid w:val="00234A2F"/>
    <w:rsid w:val="00235295"/>
    <w:rsid w:val="002513E9"/>
    <w:rsid w:val="002645CD"/>
    <w:rsid w:val="00265074"/>
    <w:rsid w:val="00271F6E"/>
    <w:rsid w:val="00295816"/>
    <w:rsid w:val="00296FED"/>
    <w:rsid w:val="002A1132"/>
    <w:rsid w:val="002A57D1"/>
    <w:rsid w:val="002C1317"/>
    <w:rsid w:val="002C359E"/>
    <w:rsid w:val="002C38F4"/>
    <w:rsid w:val="002D58F8"/>
    <w:rsid w:val="002D7F92"/>
    <w:rsid w:val="002E094F"/>
    <w:rsid w:val="002E2992"/>
    <w:rsid w:val="0030511F"/>
    <w:rsid w:val="00305AB4"/>
    <w:rsid w:val="00315417"/>
    <w:rsid w:val="00322248"/>
    <w:rsid w:val="00336295"/>
    <w:rsid w:val="00337860"/>
    <w:rsid w:val="003520D6"/>
    <w:rsid w:val="00355DCA"/>
    <w:rsid w:val="0037213C"/>
    <w:rsid w:val="0038530C"/>
    <w:rsid w:val="00386E26"/>
    <w:rsid w:val="00387731"/>
    <w:rsid w:val="0039068C"/>
    <w:rsid w:val="00393220"/>
    <w:rsid w:val="003A2692"/>
    <w:rsid w:val="003A7F92"/>
    <w:rsid w:val="003C0AFA"/>
    <w:rsid w:val="003C25C4"/>
    <w:rsid w:val="003C2C5B"/>
    <w:rsid w:val="003D0497"/>
    <w:rsid w:val="003D55B0"/>
    <w:rsid w:val="003D66CB"/>
    <w:rsid w:val="003E0C4F"/>
    <w:rsid w:val="003F5409"/>
    <w:rsid w:val="003F780C"/>
    <w:rsid w:val="0040681D"/>
    <w:rsid w:val="00432820"/>
    <w:rsid w:val="00433274"/>
    <w:rsid w:val="0044442D"/>
    <w:rsid w:val="00445E12"/>
    <w:rsid w:val="00453D77"/>
    <w:rsid w:val="00457737"/>
    <w:rsid w:val="00461BA3"/>
    <w:rsid w:val="0046629C"/>
    <w:rsid w:val="004724D7"/>
    <w:rsid w:val="0047721E"/>
    <w:rsid w:val="00492655"/>
    <w:rsid w:val="004A38E7"/>
    <w:rsid w:val="004F6409"/>
    <w:rsid w:val="00501A34"/>
    <w:rsid w:val="0050407C"/>
    <w:rsid w:val="005055DB"/>
    <w:rsid w:val="0050795B"/>
    <w:rsid w:val="0051086C"/>
    <w:rsid w:val="005227F8"/>
    <w:rsid w:val="00532242"/>
    <w:rsid w:val="0053467A"/>
    <w:rsid w:val="0054163A"/>
    <w:rsid w:val="0054276E"/>
    <w:rsid w:val="00551A02"/>
    <w:rsid w:val="005534FA"/>
    <w:rsid w:val="005565B4"/>
    <w:rsid w:val="00581568"/>
    <w:rsid w:val="00586712"/>
    <w:rsid w:val="00597BAD"/>
    <w:rsid w:val="005B3A43"/>
    <w:rsid w:val="005C1825"/>
    <w:rsid w:val="005C39B5"/>
    <w:rsid w:val="005D3A03"/>
    <w:rsid w:val="005E111A"/>
    <w:rsid w:val="005E2A35"/>
    <w:rsid w:val="005E3C34"/>
    <w:rsid w:val="005E6AF9"/>
    <w:rsid w:val="005F6BDF"/>
    <w:rsid w:val="00601D62"/>
    <w:rsid w:val="00616B29"/>
    <w:rsid w:val="00623034"/>
    <w:rsid w:val="00637CCF"/>
    <w:rsid w:val="006422C8"/>
    <w:rsid w:val="0064584E"/>
    <w:rsid w:val="00652DBA"/>
    <w:rsid w:val="006568E4"/>
    <w:rsid w:val="00657CF1"/>
    <w:rsid w:val="0067401F"/>
    <w:rsid w:val="00691679"/>
    <w:rsid w:val="006916A2"/>
    <w:rsid w:val="0069687B"/>
    <w:rsid w:val="006A0067"/>
    <w:rsid w:val="006A4D34"/>
    <w:rsid w:val="006A508A"/>
    <w:rsid w:val="006B6C29"/>
    <w:rsid w:val="006D33BA"/>
    <w:rsid w:val="006D3D3B"/>
    <w:rsid w:val="006E26E2"/>
    <w:rsid w:val="00702A6E"/>
    <w:rsid w:val="007124A9"/>
    <w:rsid w:val="0074632E"/>
    <w:rsid w:val="00785B9D"/>
    <w:rsid w:val="00797F6D"/>
    <w:rsid w:val="007C62C6"/>
    <w:rsid w:val="007D6BF9"/>
    <w:rsid w:val="007E7431"/>
    <w:rsid w:val="007F0FE0"/>
    <w:rsid w:val="008002C0"/>
    <w:rsid w:val="008016AF"/>
    <w:rsid w:val="00803CBA"/>
    <w:rsid w:val="00811792"/>
    <w:rsid w:val="008257D5"/>
    <w:rsid w:val="00852DC3"/>
    <w:rsid w:val="008538E7"/>
    <w:rsid w:val="0088632F"/>
    <w:rsid w:val="00891CA7"/>
    <w:rsid w:val="008A1F15"/>
    <w:rsid w:val="008A7D39"/>
    <w:rsid w:val="008B0E56"/>
    <w:rsid w:val="008B4311"/>
    <w:rsid w:val="008B5791"/>
    <w:rsid w:val="008C5323"/>
    <w:rsid w:val="008D3161"/>
    <w:rsid w:val="008D41FA"/>
    <w:rsid w:val="008D477A"/>
    <w:rsid w:val="008D5090"/>
    <w:rsid w:val="008D5F9A"/>
    <w:rsid w:val="008E036B"/>
    <w:rsid w:val="008E0F8D"/>
    <w:rsid w:val="008E3AC1"/>
    <w:rsid w:val="008E551F"/>
    <w:rsid w:val="008F37EF"/>
    <w:rsid w:val="00906227"/>
    <w:rsid w:val="009152DB"/>
    <w:rsid w:val="009217AF"/>
    <w:rsid w:val="00921896"/>
    <w:rsid w:val="009223E3"/>
    <w:rsid w:val="00942FED"/>
    <w:rsid w:val="0094348A"/>
    <w:rsid w:val="00943DFA"/>
    <w:rsid w:val="00945A71"/>
    <w:rsid w:val="00953548"/>
    <w:rsid w:val="00954931"/>
    <w:rsid w:val="00955E30"/>
    <w:rsid w:val="00961B11"/>
    <w:rsid w:val="009669D2"/>
    <w:rsid w:val="00966E48"/>
    <w:rsid w:val="009840EB"/>
    <w:rsid w:val="009A6A3B"/>
    <w:rsid w:val="009B781B"/>
    <w:rsid w:val="009C2EAC"/>
    <w:rsid w:val="009C4D6D"/>
    <w:rsid w:val="009F39A6"/>
    <w:rsid w:val="009F5885"/>
    <w:rsid w:val="00A2321F"/>
    <w:rsid w:val="00A259CA"/>
    <w:rsid w:val="00A506F3"/>
    <w:rsid w:val="00A57C5A"/>
    <w:rsid w:val="00A7010A"/>
    <w:rsid w:val="00A70633"/>
    <w:rsid w:val="00A924E0"/>
    <w:rsid w:val="00A92A6B"/>
    <w:rsid w:val="00A94197"/>
    <w:rsid w:val="00A94739"/>
    <w:rsid w:val="00AA6AAE"/>
    <w:rsid w:val="00AD4073"/>
    <w:rsid w:val="00AD512A"/>
    <w:rsid w:val="00AE7A06"/>
    <w:rsid w:val="00AF2501"/>
    <w:rsid w:val="00AF7646"/>
    <w:rsid w:val="00B05F20"/>
    <w:rsid w:val="00B06810"/>
    <w:rsid w:val="00B16574"/>
    <w:rsid w:val="00B16685"/>
    <w:rsid w:val="00B25E76"/>
    <w:rsid w:val="00B4615C"/>
    <w:rsid w:val="00B566CC"/>
    <w:rsid w:val="00B74B55"/>
    <w:rsid w:val="00B80DE4"/>
    <w:rsid w:val="00B823AA"/>
    <w:rsid w:val="00B83515"/>
    <w:rsid w:val="00B848DA"/>
    <w:rsid w:val="00B8537B"/>
    <w:rsid w:val="00B8776C"/>
    <w:rsid w:val="00BA45DB"/>
    <w:rsid w:val="00BC66F9"/>
    <w:rsid w:val="00BE693A"/>
    <w:rsid w:val="00BF4184"/>
    <w:rsid w:val="00C0601E"/>
    <w:rsid w:val="00C31D30"/>
    <w:rsid w:val="00C32C5C"/>
    <w:rsid w:val="00C370BD"/>
    <w:rsid w:val="00C41F19"/>
    <w:rsid w:val="00C505CE"/>
    <w:rsid w:val="00C6263D"/>
    <w:rsid w:val="00C82288"/>
    <w:rsid w:val="00C878DD"/>
    <w:rsid w:val="00C97C01"/>
    <w:rsid w:val="00CB6BD0"/>
    <w:rsid w:val="00CC1484"/>
    <w:rsid w:val="00CD6E39"/>
    <w:rsid w:val="00CE1CDA"/>
    <w:rsid w:val="00CF2711"/>
    <w:rsid w:val="00CF4E7D"/>
    <w:rsid w:val="00CF6E91"/>
    <w:rsid w:val="00D03B42"/>
    <w:rsid w:val="00D151D3"/>
    <w:rsid w:val="00D30337"/>
    <w:rsid w:val="00D343E0"/>
    <w:rsid w:val="00D347DE"/>
    <w:rsid w:val="00D36A91"/>
    <w:rsid w:val="00D5763C"/>
    <w:rsid w:val="00D73CF9"/>
    <w:rsid w:val="00D85B68"/>
    <w:rsid w:val="00D934AB"/>
    <w:rsid w:val="00DA24FF"/>
    <w:rsid w:val="00DB710F"/>
    <w:rsid w:val="00DB7B93"/>
    <w:rsid w:val="00DC0435"/>
    <w:rsid w:val="00DF5BB6"/>
    <w:rsid w:val="00E1745E"/>
    <w:rsid w:val="00E258A7"/>
    <w:rsid w:val="00E25B8A"/>
    <w:rsid w:val="00E321BC"/>
    <w:rsid w:val="00E33575"/>
    <w:rsid w:val="00E6004D"/>
    <w:rsid w:val="00E718C9"/>
    <w:rsid w:val="00E7560D"/>
    <w:rsid w:val="00E76E2A"/>
    <w:rsid w:val="00E81978"/>
    <w:rsid w:val="00E93155"/>
    <w:rsid w:val="00E96000"/>
    <w:rsid w:val="00E979DD"/>
    <w:rsid w:val="00EA2733"/>
    <w:rsid w:val="00EA5C07"/>
    <w:rsid w:val="00EB50E7"/>
    <w:rsid w:val="00EB7088"/>
    <w:rsid w:val="00EB765D"/>
    <w:rsid w:val="00EC2620"/>
    <w:rsid w:val="00EC34BA"/>
    <w:rsid w:val="00EC54E4"/>
    <w:rsid w:val="00EE501B"/>
    <w:rsid w:val="00EE5314"/>
    <w:rsid w:val="00F1275A"/>
    <w:rsid w:val="00F1330D"/>
    <w:rsid w:val="00F316A7"/>
    <w:rsid w:val="00F3200F"/>
    <w:rsid w:val="00F36130"/>
    <w:rsid w:val="00F379B7"/>
    <w:rsid w:val="00F41D6F"/>
    <w:rsid w:val="00F50005"/>
    <w:rsid w:val="00F525FA"/>
    <w:rsid w:val="00F66B7B"/>
    <w:rsid w:val="00F715DD"/>
    <w:rsid w:val="00F73719"/>
    <w:rsid w:val="00F76A26"/>
    <w:rsid w:val="00F76AB0"/>
    <w:rsid w:val="00F805B1"/>
    <w:rsid w:val="00F80872"/>
    <w:rsid w:val="00F82768"/>
    <w:rsid w:val="00FB3DCB"/>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91028">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651717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7169105">
      <w:bodyDiv w:val="1"/>
      <w:marLeft w:val="0"/>
      <w:marRight w:val="0"/>
      <w:marTop w:val="0"/>
      <w:marBottom w:val="0"/>
      <w:divBdr>
        <w:top w:val="none" w:sz="0" w:space="0" w:color="auto"/>
        <w:left w:val="none" w:sz="0" w:space="0" w:color="auto"/>
        <w:bottom w:val="none" w:sz="0" w:space="0" w:color="auto"/>
        <w:right w:val="none" w:sz="0" w:space="0" w:color="auto"/>
      </w:divBdr>
    </w:div>
    <w:div w:id="111857053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5545C"/>
    <w:rsid w:val="0005758D"/>
    <w:rsid w:val="000D3E29"/>
    <w:rsid w:val="000F736C"/>
    <w:rsid w:val="0014666D"/>
    <w:rsid w:val="00180C91"/>
    <w:rsid w:val="00182DCA"/>
    <w:rsid w:val="001A7F2D"/>
    <w:rsid w:val="001B5276"/>
    <w:rsid w:val="00271548"/>
    <w:rsid w:val="002A02A4"/>
    <w:rsid w:val="002C6A0E"/>
    <w:rsid w:val="002D55D5"/>
    <w:rsid w:val="00321589"/>
    <w:rsid w:val="0036564A"/>
    <w:rsid w:val="0037295D"/>
    <w:rsid w:val="005116D2"/>
    <w:rsid w:val="0051221C"/>
    <w:rsid w:val="005859E3"/>
    <w:rsid w:val="005A0EC0"/>
    <w:rsid w:val="005B5596"/>
    <w:rsid w:val="005E4BEC"/>
    <w:rsid w:val="006150F5"/>
    <w:rsid w:val="00646E7D"/>
    <w:rsid w:val="00671EC4"/>
    <w:rsid w:val="006D5761"/>
    <w:rsid w:val="00722BDE"/>
    <w:rsid w:val="00760B20"/>
    <w:rsid w:val="007B68B9"/>
    <w:rsid w:val="00812BE0"/>
    <w:rsid w:val="008A5213"/>
    <w:rsid w:val="008C1707"/>
    <w:rsid w:val="00946F5B"/>
    <w:rsid w:val="009C40B7"/>
    <w:rsid w:val="009E624F"/>
    <w:rsid w:val="00A91B7B"/>
    <w:rsid w:val="00AA19D8"/>
    <w:rsid w:val="00AA21D4"/>
    <w:rsid w:val="00AD4E26"/>
    <w:rsid w:val="00B00A1A"/>
    <w:rsid w:val="00BA48ED"/>
    <w:rsid w:val="00BA7732"/>
    <w:rsid w:val="00BB64DA"/>
    <w:rsid w:val="00BC33BC"/>
    <w:rsid w:val="00CC55B5"/>
    <w:rsid w:val="00CF0618"/>
    <w:rsid w:val="00D33301"/>
    <w:rsid w:val="00D53387"/>
    <w:rsid w:val="00D95AC3"/>
    <w:rsid w:val="00DF39F4"/>
    <w:rsid w:val="00E25699"/>
    <w:rsid w:val="00E90A3C"/>
    <w:rsid w:val="00E9207F"/>
    <w:rsid w:val="00F3051D"/>
    <w:rsid w:val="00F4071B"/>
    <w:rsid w:val="00FB2F99"/>
    <w:rsid w:val="00FB3C33"/>
    <w:rsid w:val="00FB7F35"/>
    <w:rsid w:val="00FC4F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F9E78A47-1FCA-4270-BBF5-57C6A91C7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94</Words>
  <Characters>2818</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7T06:27:00Z</dcterms:created>
  <dcterms:modified xsi:type="dcterms:W3CDTF">2019-09-17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5Q6btO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